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0BD874" w14:textId="42CF6D60" w:rsidR="008034E5" w:rsidRDefault="00C80799">
      <w:pPr>
        <w:rPr>
          <w:rFonts w:ascii="Arial" w:hAnsi="Arial" w:cs="Arial"/>
        </w:rPr>
      </w:pPr>
      <w:bookmarkStart w:id="0" w:name="_GoBack"/>
      <w:bookmarkEnd w:id="0"/>
      <w:r>
        <w:rPr>
          <w:rFonts w:ascii="Arial" w:hAnsi="Arial" w:cs="Arial"/>
        </w:rPr>
        <w:t xml:space="preserve">Table S4 sgRNA sequences for CRISPR </w:t>
      </w:r>
    </w:p>
    <w:p w14:paraId="300FF5B4" w14:textId="77777777" w:rsidR="00C80799" w:rsidRDefault="00C80799">
      <w:pPr>
        <w:rPr>
          <w:rFonts w:ascii="Arial" w:hAnsi="Arial" w:cs="Arial"/>
        </w:rPr>
      </w:pPr>
    </w:p>
    <w:tbl>
      <w:tblPr>
        <w:tblStyle w:val="TableGrid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699"/>
        <w:gridCol w:w="2877"/>
      </w:tblGrid>
      <w:tr w:rsidR="008D5084" w:rsidRPr="00AC4742" w14:paraId="3A90E50E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</w:tcBorders>
            <w:shd w:val="clear" w:color="auto" w:fill="auto"/>
          </w:tcPr>
          <w:p w14:paraId="59095C13" w14:textId="082CAE32" w:rsidR="008D5084" w:rsidRPr="008D5084" w:rsidRDefault="008D5084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Target gene/ </w:t>
            </w:r>
            <w:r w:rsidRPr="008D5084">
              <w:rPr>
                <w:rFonts w:ascii="Arial" w:hAnsi="Arial" w:cs="Arial"/>
                <w:sz w:val="24"/>
                <w:szCs w:val="24"/>
              </w:rPr>
              <w:t>sgRNA sequence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14:paraId="571E257C" w14:textId="630671B8" w:rsidR="008D5084" w:rsidRPr="008D5084" w:rsidRDefault="008D5084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8D5084">
              <w:rPr>
                <w:rFonts w:ascii="Arial" w:hAnsi="Arial" w:cs="Arial"/>
                <w:sz w:val="24"/>
                <w:szCs w:val="24"/>
              </w:rPr>
              <w:t>Source</w:t>
            </w:r>
          </w:p>
        </w:tc>
      </w:tr>
      <w:tr w:rsidR="00C80799" w:rsidRPr="00AC4742" w14:paraId="53F7739F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</w:tcBorders>
            <w:shd w:val="clear" w:color="auto" w:fill="auto"/>
          </w:tcPr>
          <w:p w14:paraId="70FDA2A5" w14:textId="77777777" w:rsidR="00C80799" w:rsidRPr="00D64CDE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D64CDE">
              <w:rPr>
                <w:rFonts w:ascii="Arial" w:hAnsi="Arial" w:cs="Arial"/>
                <w:i/>
                <w:iCs/>
                <w:sz w:val="24"/>
                <w:szCs w:val="24"/>
              </w:rPr>
              <w:t>pie-1</w:t>
            </w:r>
            <w:r w:rsidRPr="00D64CDE">
              <w:rPr>
                <w:rFonts w:ascii="Arial" w:hAnsi="Arial" w:cs="Arial"/>
                <w:sz w:val="24"/>
                <w:szCs w:val="24"/>
              </w:rPr>
              <w:t xml:space="preserve"> sgRNA (for c-terminal tagging)</w:t>
            </w:r>
          </w:p>
          <w:p w14:paraId="4D558755" w14:textId="77777777" w:rsidR="00C80799" w:rsidRPr="00D64CDE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’-</w:t>
            </w:r>
            <w:r w:rsidRPr="00A448FC">
              <w:rPr>
                <w:rFonts w:ascii="Arial" w:hAnsi="Arial" w:cs="Arial"/>
                <w:sz w:val="24"/>
                <w:szCs w:val="24"/>
              </w:rPr>
              <w:t>GCTGAGAGAAGAATCCATCG</w:t>
            </w:r>
            <w:r>
              <w:rPr>
                <w:rFonts w:ascii="Arial" w:hAnsi="Arial" w:cs="Arial"/>
                <w:sz w:val="24"/>
                <w:szCs w:val="24"/>
              </w:rPr>
              <w:t>-3’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14:paraId="6535973A" w14:textId="4ECC2186" w:rsidR="00C80799" w:rsidRPr="00AC4742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</w:rPr>
              <w:fldChar w:fldCharType="begin">
                <w:fldData xml:space="preserve">PEVuZE5vdGU+PENpdGU+PEF1dGhvcj5CZXVydG9uPC9BdXRob3I+PFllYXI+MjAxOTwvWWVhcj48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 </w:instrText>
            </w:r>
            <w:r>
              <w:rPr>
                <w:rFonts w:ascii="Arial" w:hAnsi="Arial" w:cs="Arial"/>
              </w:rPr>
              <w:fldChar w:fldCharType="begin">
                <w:fldData xml:space="preserve">PEVuZE5vdGU+PENpdGU+PEF1dGhvcj5CZXVydG9uPC9BdXRob3I+PFllYXI+MjAxOTwvWWVhcj48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</w:fldData>
              </w:fldChar>
            </w:r>
            <w:r>
              <w:rPr>
                <w:rFonts w:ascii="Arial" w:hAnsi="Arial" w:cs="Arial"/>
                <w:sz w:val="24"/>
                <w:szCs w:val="24"/>
              </w:rPr>
              <w:instrText xml:space="preserve"> ADDIN EN.CITE.DATA </w:instrText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</w:r>
            <w:r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  <w:sz w:val="24"/>
                <w:szCs w:val="24"/>
              </w:rPr>
              <w:t>(Kim et al., 2014)</w:t>
            </w:r>
            <w:r>
              <w:rPr>
                <w:rFonts w:ascii="Arial" w:hAnsi="Arial" w:cs="Arial"/>
              </w:rPr>
              <w:fldChar w:fldCharType="end"/>
            </w:r>
            <w:r w:rsidRPr="00AC4742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</w:tr>
      <w:tr w:rsidR="00C80799" w:rsidRPr="002E52BA" w14:paraId="7DE93571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1B75A6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i/>
                <w:iCs/>
                <w:sz w:val="24"/>
                <w:szCs w:val="24"/>
              </w:rPr>
              <w:t>smo-1</w:t>
            </w:r>
            <w:r w:rsidRPr="002E52BA">
              <w:rPr>
                <w:rFonts w:ascii="Arial" w:hAnsi="Arial" w:cs="Arial"/>
                <w:sz w:val="24"/>
                <w:szCs w:val="24"/>
              </w:rPr>
              <w:t xml:space="preserve"> sgRNA (for N-terminal tagging)</w:t>
            </w:r>
          </w:p>
          <w:p w14:paraId="537D47CE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sz w:val="24"/>
                <w:szCs w:val="24"/>
              </w:rPr>
              <w:t>5’-GAGACTCCCGCTATAAACGA-3’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389643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sz w:val="24"/>
                <w:szCs w:val="24"/>
              </w:rPr>
              <w:t>T</w:t>
            </w:r>
            <w:r>
              <w:rPr>
                <w:rFonts w:ascii="Arial" w:hAnsi="Arial" w:cs="Arial"/>
                <w:sz w:val="24"/>
                <w:szCs w:val="24"/>
              </w:rPr>
              <w:t>his study</w:t>
            </w:r>
          </w:p>
        </w:tc>
      </w:tr>
      <w:tr w:rsidR="00C80799" w:rsidRPr="002E52BA" w14:paraId="785102CC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B43D96" w14:textId="77777777" w:rsidR="00C80799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i/>
                <w:iCs/>
                <w:sz w:val="24"/>
                <w:szCs w:val="24"/>
              </w:rPr>
              <w:t>ubc-9</w:t>
            </w:r>
            <w:r w:rsidRPr="002E52BA">
              <w:rPr>
                <w:rFonts w:ascii="Arial" w:hAnsi="Arial" w:cs="Arial"/>
                <w:sz w:val="24"/>
                <w:szCs w:val="24"/>
              </w:rPr>
              <w:t xml:space="preserve"> sgRNA (for G56R)</w:t>
            </w:r>
          </w:p>
          <w:p w14:paraId="7BABA856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’-</w:t>
            </w:r>
            <w:r w:rsidRPr="002E52BA">
              <w:rPr>
                <w:rFonts w:ascii="Arial" w:hAnsi="Arial" w:cs="Arial"/>
                <w:sz w:val="24"/>
                <w:szCs w:val="24"/>
              </w:rPr>
              <w:t>GGCTCGAACTTGCACTTTGG</w:t>
            </w:r>
            <w:r>
              <w:rPr>
                <w:rFonts w:ascii="Arial" w:hAnsi="Arial" w:cs="Arial"/>
                <w:sz w:val="24"/>
                <w:szCs w:val="24"/>
              </w:rPr>
              <w:t>-3’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65ED66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sz w:val="24"/>
                <w:szCs w:val="24"/>
              </w:rPr>
              <w:t>T</w:t>
            </w:r>
            <w:r>
              <w:rPr>
                <w:rFonts w:ascii="Arial" w:hAnsi="Arial" w:cs="Arial"/>
                <w:sz w:val="24"/>
                <w:szCs w:val="24"/>
              </w:rPr>
              <w:t>his study</w:t>
            </w:r>
          </w:p>
        </w:tc>
      </w:tr>
      <w:tr w:rsidR="00C80799" w:rsidRPr="002E52BA" w14:paraId="361E487B" w14:textId="77777777" w:rsidTr="00D608E2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56E53469" w14:textId="77777777" w:rsidR="00C80799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8D5084">
              <w:rPr>
                <w:rFonts w:ascii="Arial" w:hAnsi="Arial" w:cs="Arial"/>
                <w:i/>
                <w:iCs/>
                <w:sz w:val="24"/>
                <w:szCs w:val="24"/>
              </w:rPr>
              <w:t>mep-1</w:t>
            </w:r>
            <w:r w:rsidRPr="002E52BA">
              <w:rPr>
                <w:rFonts w:ascii="Arial" w:hAnsi="Arial" w:cs="Arial"/>
                <w:sz w:val="24"/>
                <w:szCs w:val="24"/>
              </w:rPr>
              <w:t xml:space="preserve"> sgRNA (for C-terminal tagging)</w:t>
            </w:r>
          </w:p>
          <w:p w14:paraId="321873FE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5’-</w:t>
            </w:r>
            <w:r w:rsidRPr="002E52BA">
              <w:rPr>
                <w:rFonts w:ascii="Arial" w:hAnsi="Arial" w:cs="Arial"/>
                <w:sz w:val="24"/>
                <w:szCs w:val="24"/>
              </w:rPr>
              <w:t>GCGCAAAAGAAGGAAGACGG</w:t>
            </w:r>
            <w:r>
              <w:rPr>
                <w:rFonts w:ascii="Arial" w:hAnsi="Arial" w:cs="Arial"/>
                <w:sz w:val="24"/>
                <w:szCs w:val="24"/>
              </w:rPr>
              <w:t>-3’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</w:tcPr>
          <w:p w14:paraId="6F269490" w14:textId="77777777" w:rsidR="00C80799" w:rsidRPr="002E52BA" w:rsidRDefault="00C80799" w:rsidP="00D608E2">
            <w:pPr>
              <w:rPr>
                <w:rFonts w:ascii="Arial" w:hAnsi="Arial" w:cs="Arial"/>
                <w:sz w:val="24"/>
                <w:szCs w:val="24"/>
              </w:rPr>
            </w:pPr>
            <w:r w:rsidRPr="002E52BA">
              <w:rPr>
                <w:rFonts w:ascii="Arial" w:hAnsi="Arial" w:cs="Arial"/>
                <w:sz w:val="24"/>
                <w:szCs w:val="24"/>
              </w:rPr>
              <w:t>T</w:t>
            </w:r>
            <w:r>
              <w:rPr>
                <w:rFonts w:ascii="Arial" w:hAnsi="Arial" w:cs="Arial"/>
                <w:sz w:val="24"/>
                <w:szCs w:val="24"/>
              </w:rPr>
              <w:t>his study</w:t>
            </w:r>
          </w:p>
        </w:tc>
      </w:tr>
    </w:tbl>
    <w:p w14:paraId="6B1B0060" w14:textId="77777777" w:rsidR="00C80799" w:rsidRPr="00C80799" w:rsidRDefault="00C80799">
      <w:pPr>
        <w:rPr>
          <w:rFonts w:ascii="Arial" w:hAnsi="Arial" w:cs="Arial"/>
        </w:rPr>
      </w:pPr>
    </w:p>
    <w:sectPr w:rsidR="00C80799" w:rsidRPr="00C80799" w:rsidSect="00D061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0799"/>
    <w:rsid w:val="00062511"/>
    <w:rsid w:val="000D165B"/>
    <w:rsid w:val="003B5E2B"/>
    <w:rsid w:val="003F4F74"/>
    <w:rsid w:val="00471CC1"/>
    <w:rsid w:val="004743E4"/>
    <w:rsid w:val="00590A1F"/>
    <w:rsid w:val="006B3260"/>
    <w:rsid w:val="006C0862"/>
    <w:rsid w:val="007826BA"/>
    <w:rsid w:val="007E4B1D"/>
    <w:rsid w:val="008034E5"/>
    <w:rsid w:val="00862BEB"/>
    <w:rsid w:val="008D5084"/>
    <w:rsid w:val="00B700CF"/>
    <w:rsid w:val="00C80799"/>
    <w:rsid w:val="00D024D3"/>
    <w:rsid w:val="00D061E4"/>
    <w:rsid w:val="00D217DE"/>
    <w:rsid w:val="00DF5DE8"/>
    <w:rsid w:val="00ED0DD3"/>
    <w:rsid w:val="00F665D7"/>
    <w:rsid w:val="00F73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0AB1FA"/>
  <w15:chartTrackingRefBased/>
  <w15:docId w15:val="{A4545F75-CB25-AD41-8FC7-05420F2201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80799"/>
    <w:rPr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62</Words>
  <Characters>354</Characters>
  <Application>Microsoft Office Word</Application>
  <DocSecurity>0</DocSecurity>
  <Lines>2</Lines>
  <Paragraphs>1</Paragraphs>
  <ScaleCrop>false</ScaleCrop>
  <Company/>
  <LinksUpToDate>false</LinksUpToDate>
  <CharactersWithSpaces>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Heesun</dc:creator>
  <cp:keywords/>
  <dc:description/>
  <cp:lastModifiedBy>Kim, Heesun</cp:lastModifiedBy>
  <cp:revision>2</cp:revision>
  <dcterms:created xsi:type="dcterms:W3CDTF">2020-09-19T21:11:00Z</dcterms:created>
  <dcterms:modified xsi:type="dcterms:W3CDTF">2020-09-19T21:11:00Z</dcterms:modified>
</cp:coreProperties>
</file>